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AA0470">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AA0470">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AA0470">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AA0470">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AA0470">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AA0470">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AA0470">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AA0470">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AA0470">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AA0470">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AA0470">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AA0470">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AA0470">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AA0470">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AA0470">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AA0470">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AA0470">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AA0470">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AA0470">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AA0470">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AA0470">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AA0470">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AA0470">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AA0470">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AA0470">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AA0470">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AA0470">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AA0470">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AA0470">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AA0470">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AA0470">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AA0470">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AA0470">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AA0470">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AA0470">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AA0470"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AA0470"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AA0470"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07E5F6BE"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6C2E04" w:rsidRPr="006C2E04">
        <w:rPr>
          <w:rFonts w:ascii="Arial" w:hAnsi="Arial" w:cs="Arial"/>
          <w:i/>
        </w:rPr>
        <w:t>User</w:t>
      </w:r>
    </w:p>
    <w:p w14:paraId="5F3453B6" w14:textId="28BBA947" w:rsidR="009659E9" w:rsidRDefault="009659E9" w:rsidP="004277EE">
      <w:pPr>
        <w:pStyle w:val="ListParagraph"/>
        <w:ind w:left="0" w:firstLine="709"/>
        <w:rPr>
          <w:rFonts w:ascii="Arial" w:hAnsi="Arial" w:cs="Arial"/>
          <w:iCs/>
        </w:rPr>
      </w:pPr>
      <w:r>
        <w:rPr>
          <w:rFonts w:ascii="Arial" w:hAnsi="Arial" w:cs="Arial"/>
          <w:iCs/>
        </w:rPr>
        <w:t xml:space="preserve">Halaman </w:t>
      </w:r>
      <w:r w:rsidR="006C2E04">
        <w:rPr>
          <w:rFonts w:ascii="Arial" w:hAnsi="Arial" w:cs="Arial"/>
          <w:i/>
        </w:rPr>
        <w:t>User</w:t>
      </w:r>
      <w:r>
        <w:rPr>
          <w:rFonts w:ascii="Arial" w:hAnsi="Arial" w:cs="Arial"/>
          <w:iCs/>
        </w:rPr>
        <w:t xml:space="preserve"> merupakan </w:t>
      </w:r>
      <w:r w:rsidR="00D14461">
        <w:rPr>
          <w:rFonts w:ascii="Arial" w:hAnsi="Arial" w:cs="Arial"/>
          <w:iCs/>
        </w:rPr>
        <w:t xml:space="preserve">halaman yang berisikan daftar pelanggan yang terdata dalam sistem beserta kontaknya dan dapat dilihat pada Gambar 4.44 Halaman </w:t>
      </w:r>
      <w:r w:rsidR="006C2E04">
        <w:rPr>
          <w:rFonts w:ascii="Arial" w:hAnsi="Arial" w:cs="Arial"/>
          <w:i/>
        </w:rPr>
        <w:t>User</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28A70AAF" w:rsidR="00D14461" w:rsidRPr="00D14461" w:rsidRDefault="00D14461" w:rsidP="00D14461">
      <w:pPr>
        <w:jc w:val="center"/>
        <w:rPr>
          <w:rFonts w:ascii="Arial" w:hAnsi="Arial" w:cs="Arial"/>
        </w:rPr>
      </w:pPr>
      <w:r>
        <w:rPr>
          <w:rFonts w:ascii="Arial" w:hAnsi="Arial" w:cs="Arial"/>
        </w:rPr>
        <w:t xml:space="preserve">Gambar 4.44 Halaman </w:t>
      </w:r>
      <w:r w:rsidRPr="006C2E04">
        <w:rPr>
          <w:rFonts w:ascii="Arial" w:hAnsi="Arial" w:cs="Arial"/>
          <w:i/>
          <w:iCs/>
        </w:rPr>
        <w:t>Pelanggan</w:t>
      </w:r>
    </w:p>
    <w:p w14:paraId="3B6DADCF" w14:textId="3A406E7F" w:rsidR="009659E9" w:rsidRDefault="009659E9" w:rsidP="009659E9">
      <w:pPr>
        <w:rPr>
          <w:rFonts w:ascii="Arial" w:hAnsi="Arial" w:cs="Arial"/>
          <w:lang w:val="id-ID"/>
        </w:rPr>
      </w:pPr>
    </w:p>
    <w:p w14:paraId="5F8DACA1" w14:textId="720156D7"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6C2E04">
        <w:rPr>
          <w:rFonts w:ascii="Arial" w:hAnsi="Arial" w:cs="Arial"/>
          <w:i/>
        </w:rPr>
        <w:t>User</w:t>
      </w:r>
    </w:p>
    <w:p w14:paraId="3205C68C" w14:textId="326E72FB"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6C2E04">
        <w:rPr>
          <w:rFonts w:ascii="Arial" w:hAnsi="Arial" w:cs="Arial"/>
          <w:i/>
          <w:iCs/>
        </w:rPr>
        <w:t>User</w:t>
      </w:r>
      <w:r>
        <w:rPr>
          <w:rFonts w:ascii="Arial" w:hAnsi="Arial" w:cs="Arial"/>
        </w:rPr>
        <w:t xml:space="preserve"> merupakan halaman yang menampilkan data lengkap dari </w:t>
      </w:r>
      <w:r w:rsidR="006C2E04">
        <w:rPr>
          <w:rFonts w:ascii="Arial" w:hAnsi="Arial" w:cs="Arial"/>
        </w:rPr>
        <w:t>user</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w:t>
      </w:r>
      <w:r>
        <w:rPr>
          <w:rFonts w:ascii="Arial" w:hAnsi="Arial" w:cs="Arial"/>
        </w:rPr>
        <w:t>teknisi</w:t>
      </w:r>
      <w:r>
        <w:rPr>
          <w:rFonts w:ascii="Arial" w:hAnsi="Arial" w:cs="Arial"/>
        </w:rPr>
        <w:t xml:space="preserve"> dapat melihat</w:t>
      </w:r>
      <w:r>
        <w:rPr>
          <w:rFonts w:ascii="Arial" w:hAnsi="Arial" w:cs="Arial"/>
        </w:rPr>
        <w:t xml:space="preserve">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yang telah diambil olehnya</w:t>
      </w:r>
      <w:r>
        <w:rPr>
          <w:rFonts w:ascii="Arial" w:hAnsi="Arial" w:cs="Arial"/>
        </w:rPr>
        <w:t xml:space="preserve">, jumlah total </w:t>
      </w:r>
      <w:r>
        <w:rPr>
          <w:rFonts w:ascii="Arial" w:hAnsi="Arial" w:cs="Arial"/>
          <w:i/>
          <w:iCs/>
        </w:rPr>
        <w:t>spare part</w:t>
      </w:r>
      <w:r>
        <w:rPr>
          <w:rFonts w:ascii="Arial" w:hAnsi="Arial" w:cs="Arial"/>
        </w:rPr>
        <w:t xml:space="preserve"> yang tersedia</w:t>
      </w:r>
      <w:r>
        <w:rPr>
          <w:rFonts w:ascii="Arial" w:hAnsi="Arial" w:cs="Arial"/>
        </w:rPr>
        <w:t xml:space="preserve">,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w:t>
      </w:r>
      <w:r>
        <w:rPr>
          <w:rFonts w:ascii="Arial" w:hAnsi="Arial" w:cs="Arial"/>
        </w:rPr>
        <w:t xml:space="preserve">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w:t>
      </w:r>
      <w:r w:rsidR="008F7874">
        <w:rPr>
          <w:rFonts w:ascii="Arial" w:hAnsi="Arial" w:cs="Arial"/>
        </w:rPr>
        <w:t xml:space="preserve">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w:t>
      </w:r>
      <w:r w:rsidR="008F7874">
        <w:rPr>
          <w:rFonts w:ascii="Arial" w:hAnsi="Arial" w:cs="Arial"/>
        </w:rPr>
        <w:t>teknisi</w:t>
      </w:r>
      <w:r w:rsidR="008F7874">
        <w:rPr>
          <w:rFonts w:ascii="Arial" w:hAnsi="Arial" w:cs="Arial"/>
        </w:rPr>
        <w:t xml:space="preserve"> terhadap </w:t>
      </w:r>
      <w:r w:rsidR="008F7874" w:rsidRPr="00B146B8">
        <w:rPr>
          <w:rFonts w:ascii="Arial" w:hAnsi="Arial" w:cs="Arial"/>
          <w:i/>
          <w:iCs/>
        </w:rPr>
        <w:t>order</w:t>
      </w:r>
      <w:r w:rsidR="008F7874">
        <w:rPr>
          <w:rFonts w:ascii="Arial" w:hAnsi="Arial" w:cs="Arial"/>
        </w:rPr>
        <w:t xml:space="preserve"> tersebut</w:t>
      </w:r>
      <w:r w:rsidR="008F7874">
        <w:rPr>
          <w:rFonts w:ascii="Arial" w:hAnsi="Arial" w:cs="Arial"/>
        </w:rPr>
        <w:t xml:space="preserve"> seperti ambil order maupun lihat order</w:t>
      </w:r>
      <w:r w:rsidR="008F7874">
        <w:rPr>
          <w:rFonts w:ascii="Arial" w:hAnsi="Arial" w:cs="Arial"/>
        </w:rPr>
        <w:t xml:space="preserve"> dan dapat dilihat pada Gambar</w:t>
      </w:r>
      <w:r w:rsidR="008F7874">
        <w:rPr>
          <w:rFonts w:ascii="Arial" w:hAnsi="Arial" w:cs="Arial"/>
        </w:rPr>
        <w:t xml:space="preserve">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w:t>
      </w:r>
      <w:r>
        <w:rPr>
          <w:rFonts w:ascii="Arial" w:hAnsi="Arial" w:cs="Arial"/>
        </w:rPr>
        <w:t xml:space="preserve">. Pada halaman Lihat </w:t>
      </w:r>
      <w:r>
        <w:rPr>
          <w:rFonts w:ascii="Arial" w:hAnsi="Arial" w:cs="Arial"/>
          <w:i/>
          <w:iCs/>
        </w:rPr>
        <w:t>Order</w:t>
      </w:r>
      <w:r>
        <w:rPr>
          <w:rFonts w:ascii="Arial" w:hAnsi="Arial" w:cs="Arial"/>
        </w:rPr>
        <w:t>, teknisi dapat mengubah status order serta dapat memilih spare part yang diganti</w:t>
      </w:r>
      <w:r>
        <w:rPr>
          <w:rFonts w:ascii="Arial" w:hAnsi="Arial" w:cs="Arial"/>
        </w:rPr>
        <w:t xml:space="preserve"> dan dapat dilihat pada Gambar</w:t>
      </w:r>
      <w:r>
        <w:rPr>
          <w:rFonts w:ascii="Arial" w:hAnsi="Arial" w:cs="Arial"/>
        </w:rPr>
        <w:t xml:space="preserve">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 xml:space="preserve">Halaman </w:t>
      </w:r>
      <w:r>
        <w:rPr>
          <w:rFonts w:ascii="Arial" w:hAnsi="Arial" w:cs="Arial"/>
        </w:rPr>
        <w:t>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xml:space="preserve">. Pada halaman lihat komplain, teknisi dapat mengubah status komplain menjadi “sudah dikerjakan” dengan menekan tombol “kerjakan” </w:t>
      </w:r>
      <w:r>
        <w:rPr>
          <w:rFonts w:ascii="Arial" w:hAnsi="Arial" w:cs="Arial"/>
        </w:rPr>
        <w:t>dan dapat dilihat pada Gambar 4.</w:t>
      </w:r>
      <w:r>
        <w:rPr>
          <w:rFonts w:ascii="Arial" w:hAnsi="Arial" w:cs="Arial"/>
        </w:rPr>
        <w:t>79</w:t>
      </w:r>
      <w:r>
        <w:rPr>
          <w:rFonts w:ascii="Arial" w:hAnsi="Arial" w:cs="Arial"/>
        </w:rPr>
        <w:t>.</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w:t>
      </w:r>
      <w:r>
        <w:rPr>
          <w:rFonts w:ascii="Arial" w:hAnsi="Arial" w:cs="Arial"/>
        </w:rPr>
        <w:t>80.</w:t>
      </w:r>
    </w:p>
    <w:p w14:paraId="74B222A6" w14:textId="6E57A0E5" w:rsidR="00B72BC6" w:rsidRDefault="00B72BC6" w:rsidP="00B72BC6">
      <w:pPr>
        <w:rPr>
          <w:rFonts w:ascii="Arial" w:hAnsi="Arial" w:cs="Arial"/>
        </w:rPr>
      </w:pPr>
    </w:p>
    <w:p w14:paraId="1589FC76" w14:textId="179DE77D" w:rsidR="00B72BC6" w:rsidRDefault="00B72BC6" w:rsidP="00B72BC6">
      <w:pPr>
        <w:rPr>
          <w:rFonts w:ascii="Arial" w:hAnsi="Arial" w:cs="Arial"/>
        </w:rPr>
      </w:pPr>
    </w:p>
    <w:p w14:paraId="55498763" w14:textId="77777777" w:rsidR="00BC7CCF" w:rsidRPr="00863918" w:rsidRDefault="00BC7CCF"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4A3C72A8" w14:textId="1124369D" w:rsidR="007B5C20" w:rsidRPr="00B06DC7" w:rsidRDefault="007B5C20" w:rsidP="00863918">
      <w:pPr>
        <w:ind w:left="0" w:firstLine="0"/>
        <w:jc w:val="center"/>
        <w:rPr>
          <w:rFonts w:ascii="Arial" w:hAnsi="Arial" w:cs="Arial"/>
        </w:rPr>
        <w:sectPr w:rsidR="007B5C20" w:rsidRPr="00B06DC7" w:rsidSect="00D360F5">
          <w:headerReference w:type="even" r:id="rId113"/>
          <w:headerReference w:type="default" r:id="rId114"/>
          <w:headerReference w:type="first" r:id="rId11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16"/>
      <w:headerReference w:type="default" r:id="rId117"/>
      <w:headerReference w:type="first" r:id="rId118"/>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61CEC" w14:textId="77777777" w:rsidR="00AA0470" w:rsidRDefault="00AA0470" w:rsidP="002B148A">
      <w:pPr>
        <w:spacing w:line="240" w:lineRule="auto"/>
      </w:pPr>
      <w:r>
        <w:separator/>
      </w:r>
    </w:p>
  </w:endnote>
  <w:endnote w:type="continuationSeparator" w:id="0">
    <w:p w14:paraId="01A3CD08" w14:textId="77777777" w:rsidR="00AA0470" w:rsidRDefault="00AA0470"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08549" w14:textId="77777777" w:rsidR="00AA0470" w:rsidRDefault="00AA0470" w:rsidP="002B148A">
      <w:pPr>
        <w:spacing w:line="240" w:lineRule="auto"/>
      </w:pPr>
      <w:r>
        <w:separator/>
      </w:r>
    </w:p>
  </w:footnote>
  <w:footnote w:type="continuationSeparator" w:id="0">
    <w:p w14:paraId="4B698C6C" w14:textId="77777777" w:rsidR="00AA0470" w:rsidRDefault="00AA0470"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AA0470">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AA0470">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AA0470">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AA0470">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AA0470">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AA0470">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AA0470">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AA0470">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AA0470">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AA0470">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AA0470">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AA0470">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AA0470">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AA0470">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AA0470">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AA0470">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AA0470">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AA0470">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AA0470">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AA0470">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AA0470">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0A022E4B"/>
    <w:multiLevelType w:val="hybridMultilevel"/>
    <w:tmpl w:val="1A7A10F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7"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BAB3402"/>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1"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9"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7"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8"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3"/>
  </w:num>
  <w:num w:numId="2">
    <w:abstractNumId w:val="0"/>
  </w:num>
  <w:num w:numId="3">
    <w:abstractNumId w:val="23"/>
  </w:num>
  <w:num w:numId="4">
    <w:abstractNumId w:val="29"/>
  </w:num>
  <w:num w:numId="5">
    <w:abstractNumId w:val="16"/>
  </w:num>
  <w:num w:numId="6">
    <w:abstractNumId w:val="21"/>
  </w:num>
  <w:num w:numId="7">
    <w:abstractNumId w:val="27"/>
  </w:num>
  <w:num w:numId="8">
    <w:abstractNumId w:val="20"/>
  </w:num>
  <w:num w:numId="9">
    <w:abstractNumId w:val="24"/>
  </w:num>
  <w:num w:numId="10">
    <w:abstractNumId w:val="9"/>
  </w:num>
  <w:num w:numId="11">
    <w:abstractNumId w:val="28"/>
  </w:num>
  <w:num w:numId="12">
    <w:abstractNumId w:val="7"/>
  </w:num>
  <w:num w:numId="13">
    <w:abstractNumId w:val="31"/>
  </w:num>
  <w:num w:numId="14">
    <w:abstractNumId w:val="13"/>
  </w:num>
  <w:num w:numId="15">
    <w:abstractNumId w:val="5"/>
  </w:num>
  <w:num w:numId="16">
    <w:abstractNumId w:val="11"/>
  </w:num>
  <w:num w:numId="17">
    <w:abstractNumId w:val="8"/>
  </w:num>
  <w:num w:numId="18">
    <w:abstractNumId w:val="14"/>
  </w:num>
  <w:num w:numId="19">
    <w:abstractNumId w:val="19"/>
  </w:num>
  <w:num w:numId="20">
    <w:abstractNumId w:val="30"/>
  </w:num>
  <w:num w:numId="21">
    <w:abstractNumId w:val="3"/>
  </w:num>
  <w:num w:numId="22">
    <w:abstractNumId w:val="32"/>
  </w:num>
  <w:num w:numId="23">
    <w:abstractNumId w:val="6"/>
  </w:num>
  <w:num w:numId="24">
    <w:abstractNumId w:val="25"/>
  </w:num>
  <w:num w:numId="25">
    <w:abstractNumId w:val="12"/>
  </w:num>
  <w:num w:numId="26">
    <w:abstractNumId w:val="22"/>
  </w:num>
  <w:num w:numId="27">
    <w:abstractNumId w:val="26"/>
  </w:num>
  <w:num w:numId="28">
    <w:abstractNumId w:val="17"/>
  </w:num>
  <w:num w:numId="29">
    <w:abstractNumId w:val="15"/>
  </w:num>
  <w:num w:numId="3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4"/>
  </w:num>
  <w:num w:numId="33">
    <w:abstractNumId w:val="1"/>
  </w:num>
  <w:num w:numId="34">
    <w:abstractNumId w:val="18"/>
  </w:num>
  <w:num w:numId="35">
    <w:abstractNumId w:val="1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1DB5"/>
    <w:rsid w:val="000130DC"/>
    <w:rsid w:val="000149C3"/>
    <w:rsid w:val="00022BFB"/>
    <w:rsid w:val="00022E52"/>
    <w:rsid w:val="0002381A"/>
    <w:rsid w:val="00023A07"/>
    <w:rsid w:val="00023B53"/>
    <w:rsid w:val="000336B2"/>
    <w:rsid w:val="00044DB9"/>
    <w:rsid w:val="00046440"/>
    <w:rsid w:val="00052785"/>
    <w:rsid w:val="00056D8E"/>
    <w:rsid w:val="000648F4"/>
    <w:rsid w:val="000660F3"/>
    <w:rsid w:val="00074156"/>
    <w:rsid w:val="0008062D"/>
    <w:rsid w:val="000806CA"/>
    <w:rsid w:val="0008091E"/>
    <w:rsid w:val="00081DBA"/>
    <w:rsid w:val="00084922"/>
    <w:rsid w:val="0009422B"/>
    <w:rsid w:val="000A66D8"/>
    <w:rsid w:val="000B0B48"/>
    <w:rsid w:val="000B0BEA"/>
    <w:rsid w:val="000B54E6"/>
    <w:rsid w:val="000B7675"/>
    <w:rsid w:val="000B77DC"/>
    <w:rsid w:val="000C289F"/>
    <w:rsid w:val="000C358B"/>
    <w:rsid w:val="000C4736"/>
    <w:rsid w:val="000C63B7"/>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498A"/>
    <w:rsid w:val="00155A22"/>
    <w:rsid w:val="00156481"/>
    <w:rsid w:val="00160FF6"/>
    <w:rsid w:val="00173690"/>
    <w:rsid w:val="0017600F"/>
    <w:rsid w:val="00176B00"/>
    <w:rsid w:val="00177291"/>
    <w:rsid w:val="00177CE4"/>
    <w:rsid w:val="001827B9"/>
    <w:rsid w:val="001845CA"/>
    <w:rsid w:val="00184975"/>
    <w:rsid w:val="00187BE3"/>
    <w:rsid w:val="00190802"/>
    <w:rsid w:val="00191AFD"/>
    <w:rsid w:val="001959C9"/>
    <w:rsid w:val="001A31DE"/>
    <w:rsid w:val="001A4E9B"/>
    <w:rsid w:val="001A6034"/>
    <w:rsid w:val="001B0088"/>
    <w:rsid w:val="001B2148"/>
    <w:rsid w:val="001B4E4E"/>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054DF"/>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99C"/>
    <w:rsid w:val="00263BCF"/>
    <w:rsid w:val="00264E64"/>
    <w:rsid w:val="00270DE7"/>
    <w:rsid w:val="002726C7"/>
    <w:rsid w:val="00275981"/>
    <w:rsid w:val="00282072"/>
    <w:rsid w:val="002854D9"/>
    <w:rsid w:val="0029786E"/>
    <w:rsid w:val="00297FB5"/>
    <w:rsid w:val="002A0882"/>
    <w:rsid w:val="002A260C"/>
    <w:rsid w:val="002A2BB8"/>
    <w:rsid w:val="002A3CAA"/>
    <w:rsid w:val="002A3E08"/>
    <w:rsid w:val="002A5316"/>
    <w:rsid w:val="002A61B5"/>
    <w:rsid w:val="002A7CB1"/>
    <w:rsid w:val="002B0E05"/>
    <w:rsid w:val="002B148A"/>
    <w:rsid w:val="002B1CE5"/>
    <w:rsid w:val="002B2B59"/>
    <w:rsid w:val="002B3710"/>
    <w:rsid w:val="002C0336"/>
    <w:rsid w:val="002D33B6"/>
    <w:rsid w:val="002D3AFF"/>
    <w:rsid w:val="002E098D"/>
    <w:rsid w:val="002E2E8D"/>
    <w:rsid w:val="002E3152"/>
    <w:rsid w:val="002E37B1"/>
    <w:rsid w:val="002E454A"/>
    <w:rsid w:val="002F2417"/>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6466D"/>
    <w:rsid w:val="00374995"/>
    <w:rsid w:val="0039181E"/>
    <w:rsid w:val="00397D06"/>
    <w:rsid w:val="003A1584"/>
    <w:rsid w:val="003A15E3"/>
    <w:rsid w:val="003A3921"/>
    <w:rsid w:val="003A6390"/>
    <w:rsid w:val="003B04B6"/>
    <w:rsid w:val="003B0760"/>
    <w:rsid w:val="003B5AD8"/>
    <w:rsid w:val="003C24D9"/>
    <w:rsid w:val="003C2E17"/>
    <w:rsid w:val="003C3704"/>
    <w:rsid w:val="003C73D2"/>
    <w:rsid w:val="003C7707"/>
    <w:rsid w:val="003D0684"/>
    <w:rsid w:val="003D1103"/>
    <w:rsid w:val="003D4DD2"/>
    <w:rsid w:val="003E1756"/>
    <w:rsid w:val="003E2E8D"/>
    <w:rsid w:val="003F3F21"/>
    <w:rsid w:val="003F5BAB"/>
    <w:rsid w:val="004070A5"/>
    <w:rsid w:val="00411667"/>
    <w:rsid w:val="004136D4"/>
    <w:rsid w:val="00420B54"/>
    <w:rsid w:val="00424056"/>
    <w:rsid w:val="00425686"/>
    <w:rsid w:val="004259BF"/>
    <w:rsid w:val="004277EE"/>
    <w:rsid w:val="004319E3"/>
    <w:rsid w:val="00434D08"/>
    <w:rsid w:val="00442092"/>
    <w:rsid w:val="00442A61"/>
    <w:rsid w:val="00450EE4"/>
    <w:rsid w:val="004519C4"/>
    <w:rsid w:val="004577B6"/>
    <w:rsid w:val="00461DF9"/>
    <w:rsid w:val="00466680"/>
    <w:rsid w:val="004720D1"/>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5AD"/>
    <w:rsid w:val="00546D98"/>
    <w:rsid w:val="00547C30"/>
    <w:rsid w:val="00550287"/>
    <w:rsid w:val="0055529E"/>
    <w:rsid w:val="00560782"/>
    <w:rsid w:val="00561829"/>
    <w:rsid w:val="00562B57"/>
    <w:rsid w:val="0056307D"/>
    <w:rsid w:val="00563771"/>
    <w:rsid w:val="00563E88"/>
    <w:rsid w:val="00564CA9"/>
    <w:rsid w:val="005749A1"/>
    <w:rsid w:val="00575D69"/>
    <w:rsid w:val="00577483"/>
    <w:rsid w:val="00581F89"/>
    <w:rsid w:val="005879F9"/>
    <w:rsid w:val="005911BE"/>
    <w:rsid w:val="00592746"/>
    <w:rsid w:val="005929F6"/>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2B08"/>
    <w:rsid w:val="0060510E"/>
    <w:rsid w:val="00606A9E"/>
    <w:rsid w:val="00632C0A"/>
    <w:rsid w:val="00634FC6"/>
    <w:rsid w:val="00635E5D"/>
    <w:rsid w:val="00637DC7"/>
    <w:rsid w:val="00642129"/>
    <w:rsid w:val="00642650"/>
    <w:rsid w:val="00644645"/>
    <w:rsid w:val="00646778"/>
    <w:rsid w:val="00647157"/>
    <w:rsid w:val="00650F65"/>
    <w:rsid w:val="00652C75"/>
    <w:rsid w:val="00653888"/>
    <w:rsid w:val="0065545C"/>
    <w:rsid w:val="00666A05"/>
    <w:rsid w:val="0067355F"/>
    <w:rsid w:val="00673F38"/>
    <w:rsid w:val="006772DF"/>
    <w:rsid w:val="00677ADE"/>
    <w:rsid w:val="006808BC"/>
    <w:rsid w:val="00681859"/>
    <w:rsid w:val="00681AF5"/>
    <w:rsid w:val="006837C3"/>
    <w:rsid w:val="00684DDF"/>
    <w:rsid w:val="00691234"/>
    <w:rsid w:val="0069641E"/>
    <w:rsid w:val="006A08A6"/>
    <w:rsid w:val="006A2E2F"/>
    <w:rsid w:val="006A700A"/>
    <w:rsid w:val="006B5E8C"/>
    <w:rsid w:val="006B6ECF"/>
    <w:rsid w:val="006C2142"/>
    <w:rsid w:val="006C260B"/>
    <w:rsid w:val="006C2E04"/>
    <w:rsid w:val="006C2EAD"/>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2933"/>
    <w:rsid w:val="00714FD1"/>
    <w:rsid w:val="007234B7"/>
    <w:rsid w:val="00727202"/>
    <w:rsid w:val="00727223"/>
    <w:rsid w:val="00727583"/>
    <w:rsid w:val="00730974"/>
    <w:rsid w:val="00730FC3"/>
    <w:rsid w:val="0073317E"/>
    <w:rsid w:val="007441D5"/>
    <w:rsid w:val="00744A68"/>
    <w:rsid w:val="00746CE6"/>
    <w:rsid w:val="00751232"/>
    <w:rsid w:val="00751E78"/>
    <w:rsid w:val="00753402"/>
    <w:rsid w:val="00753DD3"/>
    <w:rsid w:val="007557AC"/>
    <w:rsid w:val="00760358"/>
    <w:rsid w:val="00761618"/>
    <w:rsid w:val="00765BCB"/>
    <w:rsid w:val="0077013C"/>
    <w:rsid w:val="00770E62"/>
    <w:rsid w:val="00771ED4"/>
    <w:rsid w:val="00772375"/>
    <w:rsid w:val="0077629A"/>
    <w:rsid w:val="00777097"/>
    <w:rsid w:val="00777DC8"/>
    <w:rsid w:val="007838F3"/>
    <w:rsid w:val="00784A6A"/>
    <w:rsid w:val="00787038"/>
    <w:rsid w:val="0079170E"/>
    <w:rsid w:val="00792B55"/>
    <w:rsid w:val="00793B4D"/>
    <w:rsid w:val="00796D7A"/>
    <w:rsid w:val="007A103B"/>
    <w:rsid w:val="007A46A8"/>
    <w:rsid w:val="007A555F"/>
    <w:rsid w:val="007B09E3"/>
    <w:rsid w:val="007B15B7"/>
    <w:rsid w:val="007B224B"/>
    <w:rsid w:val="007B3245"/>
    <w:rsid w:val="007B33B9"/>
    <w:rsid w:val="007B3F4C"/>
    <w:rsid w:val="007B450C"/>
    <w:rsid w:val="007B5A26"/>
    <w:rsid w:val="007B5C20"/>
    <w:rsid w:val="007C08DD"/>
    <w:rsid w:val="007C5A58"/>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6A81"/>
    <w:rsid w:val="00820983"/>
    <w:rsid w:val="0082404C"/>
    <w:rsid w:val="00824CE7"/>
    <w:rsid w:val="008264EE"/>
    <w:rsid w:val="00831CDB"/>
    <w:rsid w:val="00834B84"/>
    <w:rsid w:val="00840A8D"/>
    <w:rsid w:val="00843563"/>
    <w:rsid w:val="00855419"/>
    <w:rsid w:val="008557F6"/>
    <w:rsid w:val="008611A8"/>
    <w:rsid w:val="00862B1D"/>
    <w:rsid w:val="00863918"/>
    <w:rsid w:val="00863FD7"/>
    <w:rsid w:val="008642A3"/>
    <w:rsid w:val="0086478A"/>
    <w:rsid w:val="00867B30"/>
    <w:rsid w:val="00872132"/>
    <w:rsid w:val="00874DB0"/>
    <w:rsid w:val="008833BD"/>
    <w:rsid w:val="00884A8E"/>
    <w:rsid w:val="00886952"/>
    <w:rsid w:val="008A45BF"/>
    <w:rsid w:val="008A4CC1"/>
    <w:rsid w:val="008A58E9"/>
    <w:rsid w:val="008B4F36"/>
    <w:rsid w:val="008B644B"/>
    <w:rsid w:val="008C02A2"/>
    <w:rsid w:val="008C7A61"/>
    <w:rsid w:val="008D3268"/>
    <w:rsid w:val="008E3885"/>
    <w:rsid w:val="008F01E6"/>
    <w:rsid w:val="008F0B17"/>
    <w:rsid w:val="008F0CC1"/>
    <w:rsid w:val="008F335D"/>
    <w:rsid w:val="008F33E1"/>
    <w:rsid w:val="008F5C30"/>
    <w:rsid w:val="008F7240"/>
    <w:rsid w:val="008F7874"/>
    <w:rsid w:val="009022A2"/>
    <w:rsid w:val="009047B5"/>
    <w:rsid w:val="009049CA"/>
    <w:rsid w:val="009060E3"/>
    <w:rsid w:val="00912B96"/>
    <w:rsid w:val="009143A2"/>
    <w:rsid w:val="0091684D"/>
    <w:rsid w:val="00930B2C"/>
    <w:rsid w:val="009321B0"/>
    <w:rsid w:val="00933085"/>
    <w:rsid w:val="0093586C"/>
    <w:rsid w:val="0094022E"/>
    <w:rsid w:val="00941CBB"/>
    <w:rsid w:val="009422C6"/>
    <w:rsid w:val="00942DC6"/>
    <w:rsid w:val="0095261C"/>
    <w:rsid w:val="00952667"/>
    <w:rsid w:val="00952701"/>
    <w:rsid w:val="00953139"/>
    <w:rsid w:val="00957E71"/>
    <w:rsid w:val="009616E4"/>
    <w:rsid w:val="0096269D"/>
    <w:rsid w:val="00964634"/>
    <w:rsid w:val="009659E9"/>
    <w:rsid w:val="00970ADB"/>
    <w:rsid w:val="009723F3"/>
    <w:rsid w:val="009745CC"/>
    <w:rsid w:val="00982837"/>
    <w:rsid w:val="00982D33"/>
    <w:rsid w:val="00984AB4"/>
    <w:rsid w:val="0098567B"/>
    <w:rsid w:val="0099189A"/>
    <w:rsid w:val="009966CC"/>
    <w:rsid w:val="00996E1A"/>
    <w:rsid w:val="00997E55"/>
    <w:rsid w:val="009A2669"/>
    <w:rsid w:val="009A521A"/>
    <w:rsid w:val="009A5845"/>
    <w:rsid w:val="009B008E"/>
    <w:rsid w:val="009B1AAE"/>
    <w:rsid w:val="009B2C49"/>
    <w:rsid w:val="009B5070"/>
    <w:rsid w:val="009B62A3"/>
    <w:rsid w:val="009B7BCB"/>
    <w:rsid w:val="009C1640"/>
    <w:rsid w:val="009C5EB8"/>
    <w:rsid w:val="009C7D99"/>
    <w:rsid w:val="009E3952"/>
    <w:rsid w:val="009E6D6C"/>
    <w:rsid w:val="009E7AD0"/>
    <w:rsid w:val="00A01049"/>
    <w:rsid w:val="00A019EC"/>
    <w:rsid w:val="00A062D8"/>
    <w:rsid w:val="00A12ABC"/>
    <w:rsid w:val="00A17331"/>
    <w:rsid w:val="00A20882"/>
    <w:rsid w:val="00A21B71"/>
    <w:rsid w:val="00A23E83"/>
    <w:rsid w:val="00A274F5"/>
    <w:rsid w:val="00A27DAD"/>
    <w:rsid w:val="00A30E83"/>
    <w:rsid w:val="00A36DA8"/>
    <w:rsid w:val="00A4491C"/>
    <w:rsid w:val="00A57BEC"/>
    <w:rsid w:val="00A632EB"/>
    <w:rsid w:val="00A64384"/>
    <w:rsid w:val="00A6694C"/>
    <w:rsid w:val="00A80A9F"/>
    <w:rsid w:val="00A80D81"/>
    <w:rsid w:val="00A83D3B"/>
    <w:rsid w:val="00A845E2"/>
    <w:rsid w:val="00A87856"/>
    <w:rsid w:val="00A87D9C"/>
    <w:rsid w:val="00A9032B"/>
    <w:rsid w:val="00A92222"/>
    <w:rsid w:val="00A96403"/>
    <w:rsid w:val="00AA0470"/>
    <w:rsid w:val="00AA0583"/>
    <w:rsid w:val="00AA141C"/>
    <w:rsid w:val="00AB0344"/>
    <w:rsid w:val="00AB0351"/>
    <w:rsid w:val="00AB66E4"/>
    <w:rsid w:val="00AB7995"/>
    <w:rsid w:val="00AC70E3"/>
    <w:rsid w:val="00AC730F"/>
    <w:rsid w:val="00AD2650"/>
    <w:rsid w:val="00AD5B76"/>
    <w:rsid w:val="00AD67E0"/>
    <w:rsid w:val="00AE7181"/>
    <w:rsid w:val="00AE784E"/>
    <w:rsid w:val="00AE7B9D"/>
    <w:rsid w:val="00AF06C8"/>
    <w:rsid w:val="00AF3E80"/>
    <w:rsid w:val="00AF6E49"/>
    <w:rsid w:val="00AF78B6"/>
    <w:rsid w:val="00B05748"/>
    <w:rsid w:val="00B06DC7"/>
    <w:rsid w:val="00B11C41"/>
    <w:rsid w:val="00B12227"/>
    <w:rsid w:val="00B146B8"/>
    <w:rsid w:val="00B21AC6"/>
    <w:rsid w:val="00B228DD"/>
    <w:rsid w:val="00B2432E"/>
    <w:rsid w:val="00B257E4"/>
    <w:rsid w:val="00B25BD6"/>
    <w:rsid w:val="00B3226C"/>
    <w:rsid w:val="00B36E22"/>
    <w:rsid w:val="00B376CF"/>
    <w:rsid w:val="00B37EC6"/>
    <w:rsid w:val="00B37F70"/>
    <w:rsid w:val="00B42768"/>
    <w:rsid w:val="00B52B19"/>
    <w:rsid w:val="00B608CE"/>
    <w:rsid w:val="00B60B82"/>
    <w:rsid w:val="00B62291"/>
    <w:rsid w:val="00B62DA3"/>
    <w:rsid w:val="00B72BC6"/>
    <w:rsid w:val="00B74E5C"/>
    <w:rsid w:val="00B76F4D"/>
    <w:rsid w:val="00B77A5F"/>
    <w:rsid w:val="00B80460"/>
    <w:rsid w:val="00B80463"/>
    <w:rsid w:val="00B80DC7"/>
    <w:rsid w:val="00B816EB"/>
    <w:rsid w:val="00B8676D"/>
    <w:rsid w:val="00B936DF"/>
    <w:rsid w:val="00B961FD"/>
    <w:rsid w:val="00B9651D"/>
    <w:rsid w:val="00BA147C"/>
    <w:rsid w:val="00BA299E"/>
    <w:rsid w:val="00BA47DD"/>
    <w:rsid w:val="00BA5FBB"/>
    <w:rsid w:val="00BB2F47"/>
    <w:rsid w:val="00BB7F1E"/>
    <w:rsid w:val="00BC2E74"/>
    <w:rsid w:val="00BC2EF7"/>
    <w:rsid w:val="00BC6BD9"/>
    <w:rsid w:val="00BC7CCF"/>
    <w:rsid w:val="00BD6C3A"/>
    <w:rsid w:val="00BE1594"/>
    <w:rsid w:val="00BE1D59"/>
    <w:rsid w:val="00BE2AB9"/>
    <w:rsid w:val="00BE413F"/>
    <w:rsid w:val="00BE7A7B"/>
    <w:rsid w:val="00BF1472"/>
    <w:rsid w:val="00BF1DDD"/>
    <w:rsid w:val="00BF2318"/>
    <w:rsid w:val="00BF2766"/>
    <w:rsid w:val="00C01579"/>
    <w:rsid w:val="00C02506"/>
    <w:rsid w:val="00C02A0F"/>
    <w:rsid w:val="00C05CE2"/>
    <w:rsid w:val="00C1292F"/>
    <w:rsid w:val="00C13748"/>
    <w:rsid w:val="00C21F90"/>
    <w:rsid w:val="00C2362E"/>
    <w:rsid w:val="00C240FC"/>
    <w:rsid w:val="00C254C7"/>
    <w:rsid w:val="00C2772A"/>
    <w:rsid w:val="00C316D0"/>
    <w:rsid w:val="00C33C94"/>
    <w:rsid w:val="00C33E8A"/>
    <w:rsid w:val="00C35C9A"/>
    <w:rsid w:val="00C40F84"/>
    <w:rsid w:val="00C42DF0"/>
    <w:rsid w:val="00C4781D"/>
    <w:rsid w:val="00C5122A"/>
    <w:rsid w:val="00C53962"/>
    <w:rsid w:val="00C600F4"/>
    <w:rsid w:val="00C6222A"/>
    <w:rsid w:val="00C64AD2"/>
    <w:rsid w:val="00C656BD"/>
    <w:rsid w:val="00C66777"/>
    <w:rsid w:val="00C67DF4"/>
    <w:rsid w:val="00C67E99"/>
    <w:rsid w:val="00C70612"/>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0B"/>
    <w:rsid w:val="00CC0CE9"/>
    <w:rsid w:val="00CC68EC"/>
    <w:rsid w:val="00CD3BF5"/>
    <w:rsid w:val="00CE0543"/>
    <w:rsid w:val="00CE3CDA"/>
    <w:rsid w:val="00CE3DED"/>
    <w:rsid w:val="00CE6F11"/>
    <w:rsid w:val="00CE7DE3"/>
    <w:rsid w:val="00CF01D1"/>
    <w:rsid w:val="00CF10D3"/>
    <w:rsid w:val="00CF1282"/>
    <w:rsid w:val="00CF20AD"/>
    <w:rsid w:val="00CF2714"/>
    <w:rsid w:val="00CF3609"/>
    <w:rsid w:val="00CF4AA6"/>
    <w:rsid w:val="00CF4D26"/>
    <w:rsid w:val="00CF6610"/>
    <w:rsid w:val="00CF67B1"/>
    <w:rsid w:val="00D00F84"/>
    <w:rsid w:val="00D014D2"/>
    <w:rsid w:val="00D02338"/>
    <w:rsid w:val="00D04A78"/>
    <w:rsid w:val="00D079B6"/>
    <w:rsid w:val="00D11DB2"/>
    <w:rsid w:val="00D14461"/>
    <w:rsid w:val="00D250BA"/>
    <w:rsid w:val="00D26B5E"/>
    <w:rsid w:val="00D31DE1"/>
    <w:rsid w:val="00D345E9"/>
    <w:rsid w:val="00D358C6"/>
    <w:rsid w:val="00D360F5"/>
    <w:rsid w:val="00D3777A"/>
    <w:rsid w:val="00D433FD"/>
    <w:rsid w:val="00D4406B"/>
    <w:rsid w:val="00D460D3"/>
    <w:rsid w:val="00D50E4B"/>
    <w:rsid w:val="00D53266"/>
    <w:rsid w:val="00D551A3"/>
    <w:rsid w:val="00D55AEE"/>
    <w:rsid w:val="00D56CFF"/>
    <w:rsid w:val="00D60720"/>
    <w:rsid w:val="00D62B0F"/>
    <w:rsid w:val="00D64337"/>
    <w:rsid w:val="00D838FD"/>
    <w:rsid w:val="00D9132C"/>
    <w:rsid w:val="00D95983"/>
    <w:rsid w:val="00D95F87"/>
    <w:rsid w:val="00DA0FA8"/>
    <w:rsid w:val="00DA30D8"/>
    <w:rsid w:val="00DA6A2E"/>
    <w:rsid w:val="00DB2562"/>
    <w:rsid w:val="00DB3979"/>
    <w:rsid w:val="00DC0370"/>
    <w:rsid w:val="00DC2945"/>
    <w:rsid w:val="00DD1640"/>
    <w:rsid w:val="00DD19DC"/>
    <w:rsid w:val="00DD4E73"/>
    <w:rsid w:val="00DD6EF5"/>
    <w:rsid w:val="00DE212B"/>
    <w:rsid w:val="00DE6997"/>
    <w:rsid w:val="00DE6C5E"/>
    <w:rsid w:val="00DE756D"/>
    <w:rsid w:val="00DE78DD"/>
    <w:rsid w:val="00DF16C8"/>
    <w:rsid w:val="00DF3944"/>
    <w:rsid w:val="00E0292A"/>
    <w:rsid w:val="00E043A3"/>
    <w:rsid w:val="00E07FA7"/>
    <w:rsid w:val="00E12CEB"/>
    <w:rsid w:val="00E15949"/>
    <w:rsid w:val="00E16682"/>
    <w:rsid w:val="00E16C25"/>
    <w:rsid w:val="00E20A9E"/>
    <w:rsid w:val="00E22994"/>
    <w:rsid w:val="00E3091C"/>
    <w:rsid w:val="00E30EA8"/>
    <w:rsid w:val="00E31685"/>
    <w:rsid w:val="00E31BFE"/>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B042E"/>
    <w:rsid w:val="00EB4211"/>
    <w:rsid w:val="00EC19D5"/>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03B9D"/>
    <w:rsid w:val="00F040D2"/>
    <w:rsid w:val="00F10767"/>
    <w:rsid w:val="00F109DF"/>
    <w:rsid w:val="00F11095"/>
    <w:rsid w:val="00F120CA"/>
    <w:rsid w:val="00F15149"/>
    <w:rsid w:val="00F16CCE"/>
    <w:rsid w:val="00F23289"/>
    <w:rsid w:val="00F258EF"/>
    <w:rsid w:val="00F26D96"/>
    <w:rsid w:val="00F3096D"/>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0C37"/>
    <w:rsid w:val="00F9483D"/>
    <w:rsid w:val="00F95F1A"/>
    <w:rsid w:val="00FA0981"/>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header" Target="header20.xml"/><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image" Target="media/image55.png"/><Relationship Id="rId102" Type="http://schemas.openxmlformats.org/officeDocument/2006/relationships/image" Target="media/image70.png"/><Relationship Id="rId110" Type="http://schemas.openxmlformats.org/officeDocument/2006/relationships/image" Target="media/image78.png"/><Relationship Id="rId115" Type="http://schemas.openxmlformats.org/officeDocument/2006/relationships/header" Target="header18.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header" Target="header16.xml"/><Relationship Id="rId118" Type="http://schemas.openxmlformats.org/officeDocument/2006/relationships/header" Target="header21.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header" Target="header19.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header" Target="header17.xml"/><Relationship Id="rId119"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88</Pages>
  <Words>13222</Words>
  <Characters>75368</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1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479</cp:revision>
  <cp:lastPrinted>2020-12-28T07:16:00Z</cp:lastPrinted>
  <dcterms:created xsi:type="dcterms:W3CDTF">2020-11-03T17:00:00Z</dcterms:created>
  <dcterms:modified xsi:type="dcterms:W3CDTF">2021-05-1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